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976FD7"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976FD7" w:rsidRPr="00236CFE">
          <w:rPr>
            <w:lang w:val="en-GB"/>
          </w:rPr>
          <w:fldChar w:fldCharType="separate"/>
        </w:r>
        <w:r w:rsidRPr="00236CFE">
          <w:rPr>
            <w:noProof/>
            <w:vertAlign w:val="superscript"/>
            <w:lang w:val="en-GB"/>
          </w:rPr>
          <w:t>1</w:t>
        </w:r>
        <w:r w:rsidR="00976FD7"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976FD7"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976FD7" w:rsidRPr="00236CFE">
          <w:rPr>
            <w:lang w:val="en-GB"/>
          </w:rPr>
          <w:fldChar w:fldCharType="separate"/>
        </w:r>
        <w:r w:rsidRPr="00236CFE">
          <w:rPr>
            <w:noProof/>
            <w:vertAlign w:val="superscript"/>
            <w:lang w:val="en-GB"/>
          </w:rPr>
          <w:t>2</w:t>
        </w:r>
        <w:r w:rsidR="00976FD7"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Finally, de novo algorithms</w:t>
      </w:r>
      <w:r w:rsidR="00976FD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976FD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976FD7" w:rsidRPr="00236CFE">
        <w:rPr>
          <w:lang w:val="en-GB"/>
        </w:rPr>
      </w:r>
      <w:r w:rsidR="00976FD7" w:rsidRPr="00236CFE">
        <w:rPr>
          <w:lang w:val="en-GB"/>
        </w:rPr>
        <w:fldChar w:fldCharType="end"/>
      </w:r>
      <w:r w:rsidR="00976FD7" w:rsidRPr="00236CFE">
        <w:rPr>
          <w:lang w:val="en-GB"/>
        </w:rPr>
      </w:r>
      <w:r w:rsidR="00976FD7" w:rsidRPr="00236CFE">
        <w:rPr>
          <w:lang w:val="en-GB"/>
        </w:rPr>
        <w:fldChar w:fldCharType="separate"/>
      </w:r>
      <w:r w:rsidRPr="00236CFE">
        <w:rPr>
          <w:noProof/>
          <w:vertAlign w:val="superscript"/>
          <w:lang w:val="en-GB"/>
        </w:rPr>
        <w:t>3-4</w:t>
      </w:r>
      <w:r w:rsidR="00976FD7"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idation is annotated in UniPro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the data against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date of creation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976FD7"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976FD7" w:rsidRPr="00441547">
          <w:rPr>
            <w:lang w:val="en-GB"/>
          </w:rPr>
          <w:fldChar w:fldCharType="separate"/>
        </w:r>
        <w:r w:rsidRPr="00441547">
          <w:rPr>
            <w:noProof/>
            <w:vertAlign w:val="superscript"/>
            <w:lang w:val="en-GB"/>
          </w:rPr>
          <w:t>5</w:t>
        </w:r>
        <w:r w:rsidR="00976FD7"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3761FE" w:rsidRDefault="001E29E8" w:rsidP="003761FE">
      <w:pPr>
        <w:jc w:val="both"/>
        <w:rPr>
          <w:lang w:val="en-GB"/>
        </w:rPr>
      </w:pPr>
      <w:r>
        <w:rPr>
          <w:b/>
          <w:lang w:val="en-GB"/>
        </w:rPr>
        <w:t>[1.3a</w:t>
      </w:r>
      <w:r w:rsidRPr="00CC4BC4">
        <w:rPr>
          <w:b/>
          <w:lang w:val="en-GB"/>
        </w:rPr>
        <w:t>]</w:t>
      </w:r>
      <w:r w:rsidR="0006716E">
        <w:rPr>
          <w:b/>
          <w:lang w:val="en-GB"/>
        </w:rPr>
        <w:tab/>
      </w:r>
      <w:commentRangeStart w:id="0"/>
      <w:r w:rsidR="00050519" w:rsidRPr="00050519">
        <w:rPr>
          <w:lang w:val="en-GB"/>
        </w:rPr>
        <w:t>(</w:t>
      </w:r>
      <w:r w:rsidR="00050519">
        <w:rPr>
          <w:lang w:val="en-GB"/>
        </w:rPr>
        <w:t>answer pending...</w:t>
      </w:r>
      <w:r w:rsidR="00050519" w:rsidRPr="00050519">
        <w:rPr>
          <w:lang w:val="en-GB"/>
        </w:rPr>
        <w:t>)</w:t>
      </w:r>
      <w:commentRangeEnd w:id="0"/>
      <w:r w:rsidR="009F44F5">
        <w:rPr>
          <w:rStyle w:val="CommentReference"/>
        </w:rPr>
        <w:commentReference w:id="0"/>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w:t>
      </w:r>
      <w:r w:rsidR="004C659A" w:rsidRPr="004C659A">
        <w:rPr>
          <w:lang w:val="en-GB"/>
        </w:rPr>
        <w:lastRenderedPageBreak/>
        <w:t>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976FD7"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976FD7" w:rsidRPr="004C659A">
          <w:rPr>
            <w:lang w:val="en-GB"/>
          </w:rPr>
          <w:fldChar w:fldCharType="separate"/>
        </w:r>
        <w:r w:rsidR="004C659A" w:rsidRPr="004C659A">
          <w:rPr>
            <w:noProof/>
            <w:vertAlign w:val="superscript"/>
            <w:lang w:val="en-GB"/>
          </w:rPr>
          <w:t>6</w:t>
        </w:r>
        <w:r w:rsidR="00976FD7" w:rsidRPr="004C659A">
          <w:rPr>
            <w:lang w:val="en-GB"/>
          </w:rPr>
          <w:fldChar w:fldCharType="end"/>
        </w:r>
      </w:hyperlink>
      <w:r w:rsidR="004C659A" w:rsidRPr="004C659A">
        <w:rPr>
          <w:lang w:val="en-GB"/>
        </w:rPr>
        <w:t xml:space="preserve"> – we actually here selected phosphorylation for illustrative purpose only.</w:t>
      </w:r>
    </w:p>
    <w:p w:rsidR="004C659A" w:rsidRPr="004C659A" w:rsidRDefault="004C659A" w:rsidP="00E83901">
      <w:pPr>
        <w:jc w:val="both"/>
        <w:rPr>
          <w:lang w:val="en-GB"/>
        </w:rPr>
      </w:pPr>
      <w:r w:rsidRPr="004C659A">
        <w:rPr>
          <w:lang w:val="en-GB"/>
        </w:rPr>
        <w:t>Selecting variable modifications has a similar effect than using a large database: it increases the number of possible results, hence reducing our chances to identify our proteins. 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In case of doubt, it is very easily to control the level of modifications by doing a pre-search with the modification of interest as variable.</w:t>
      </w:r>
      <w:hyperlink w:anchor="_ENREF_5" w:tooltip="Vaudel, 2011 #2" w:history="1">
        <w:r w:rsidR="00976FD7"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76FD7" w:rsidRPr="004C659A">
          <w:rPr>
            <w:lang w:val="en-GB"/>
          </w:rPr>
          <w:fldChar w:fldCharType="separate"/>
        </w:r>
        <w:r w:rsidRPr="004C659A">
          <w:rPr>
            <w:noProof/>
            <w:vertAlign w:val="superscript"/>
            <w:lang w:val="en-GB"/>
          </w:rPr>
          <w:t>7</w:t>
        </w:r>
        <w:r w:rsidR="00976FD7"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00976FD7"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976FD7" w:rsidRPr="004C659A">
          <w:rPr>
            <w:lang w:val="en-GB"/>
          </w:rPr>
          <w:fldChar w:fldCharType="separate"/>
        </w:r>
        <w:r w:rsidRPr="004C659A">
          <w:rPr>
            <w:noProof/>
            <w:vertAlign w:val="superscript"/>
            <w:lang w:val="en-GB"/>
          </w:rPr>
          <w:t>8</w:t>
        </w:r>
        <w:r w:rsidR="00976FD7"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976FD7"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976FD7" w:rsidRPr="0006716E">
          <w:rPr>
            <w:lang w:val="en-GB"/>
          </w:rPr>
          <w:fldChar w:fldCharType="separate"/>
        </w:r>
        <w:r w:rsidR="0006716E" w:rsidRPr="0006716E">
          <w:rPr>
            <w:noProof/>
            <w:vertAlign w:val="superscript"/>
            <w:lang w:val="en-GB"/>
          </w:rPr>
          <w:t>9</w:t>
        </w:r>
        <w:r w:rsidR="00976FD7" w:rsidRPr="0006716E">
          <w:rPr>
            <w:lang w:val="en-GB"/>
          </w:rPr>
          <w:fldChar w:fldCharType="end"/>
        </w:r>
      </w:hyperlink>
      <w:r w:rsidR="0006716E" w:rsidRPr="0006716E">
        <w:rPr>
          <w:lang w:val="en-GB"/>
        </w:rPr>
        <w:t xml:space="preserve"> some missed cleavages will always remain,</w:t>
      </w:r>
      <w:hyperlink w:anchor="_ENREF_8" w:tooltip="Fannes, 2013 #3" w:history="1">
        <w:r w:rsidR="00976FD7"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976FD7" w:rsidRPr="0006716E">
          <w:rPr>
            <w:lang w:val="en-GB"/>
          </w:rPr>
          <w:fldChar w:fldCharType="separate"/>
        </w:r>
        <w:r w:rsidR="0006716E" w:rsidRPr="0006716E">
          <w:rPr>
            <w:noProof/>
            <w:vertAlign w:val="superscript"/>
            <w:lang w:val="en-GB"/>
          </w:rPr>
          <w:t>10</w:t>
        </w:r>
        <w:r w:rsidR="00976FD7" w:rsidRPr="0006716E">
          <w:rPr>
            <w:lang w:val="en-GB"/>
          </w:rPr>
          <w:fldChar w:fldCharType="end"/>
        </w:r>
      </w:hyperlink>
      <w:r w:rsidR="0006716E" w:rsidRPr="0006716E">
        <w:rPr>
          <w:lang w:val="en-GB"/>
        </w:rPr>
        <w:t xml:space="preserve"> in our experience up to two with trypsin.</w:t>
      </w:r>
      <w:hyperlink w:anchor="_ENREF_5" w:tooltip="Vaudel, 2011 #2" w:history="1">
        <w:r w:rsidR="00976FD7"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976FD7" w:rsidRPr="0006716E">
          <w:rPr>
            <w:lang w:val="en-GB"/>
          </w:rPr>
          <w:fldChar w:fldCharType="separate"/>
        </w:r>
        <w:r w:rsidR="0006716E" w:rsidRPr="0006716E">
          <w:rPr>
            <w:noProof/>
            <w:vertAlign w:val="superscript"/>
            <w:lang w:val="en-GB"/>
          </w:rPr>
          <w:t>7</w:t>
        </w:r>
        <w:r w:rsidR="00976FD7"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commentRangeStart w:id="1"/>
      <w:r w:rsidR="009F2674" w:rsidRPr="009F2674">
        <w:rPr>
          <w:lang w:val="en-GB"/>
        </w:rPr>
        <w:t>m/z</w:t>
      </w:r>
      <w:commentRangeEnd w:id="1"/>
      <w:r w:rsidR="009F2674" w:rsidRPr="009F2674">
        <w:rPr>
          <w:rStyle w:val="CommentReference"/>
        </w:rPr>
        <w:commentReference w:id="1"/>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lastRenderedPageBreak/>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976FD7"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976FD7" w:rsidRPr="009D4C89">
          <w:rPr>
            <w:lang w:val="en-GB"/>
          </w:rPr>
          <w:fldChar w:fldCharType="separate"/>
        </w:r>
        <w:r w:rsidR="009D4C89" w:rsidRPr="009D4C89">
          <w:rPr>
            <w:noProof/>
            <w:vertAlign w:val="superscript"/>
            <w:lang w:val="en-GB"/>
          </w:rPr>
          <w:t>11</w:t>
        </w:r>
        <w:r w:rsidR="00976FD7"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976FD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976FD7"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976FD7" w:rsidRPr="007329B7">
        <w:rPr>
          <w:lang w:val="en-GB"/>
        </w:rPr>
      </w:r>
      <w:r w:rsidR="00976FD7" w:rsidRPr="007329B7">
        <w:rPr>
          <w:lang w:val="en-GB"/>
        </w:rPr>
        <w:fldChar w:fldCharType="end"/>
      </w:r>
      <w:r w:rsidR="00976FD7" w:rsidRPr="007329B7">
        <w:rPr>
          <w:lang w:val="en-GB"/>
        </w:rPr>
      </w:r>
      <w:r w:rsidR="00976FD7" w:rsidRPr="007329B7">
        <w:rPr>
          <w:lang w:val="en-GB"/>
        </w:rPr>
        <w:fldChar w:fldCharType="separate"/>
      </w:r>
      <w:r w:rsidRPr="007329B7">
        <w:rPr>
          <w:noProof/>
          <w:vertAlign w:val="superscript"/>
          <w:lang w:val="en-GB"/>
        </w:rPr>
        <w:t>12-13</w:t>
      </w:r>
      <w:r w:rsidR="00976FD7" w:rsidRPr="007329B7">
        <w:rPr>
          <w:lang w:val="en-GB"/>
        </w:rPr>
        <w:fldChar w:fldCharType="end"/>
      </w:r>
    </w:p>
    <w:p w:rsidR="001E29E8"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9"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X!Tandem performs a so-called second pass search where it automatically looks for extra peptides carrying these modifications. SearchGUI hence passed this </w:t>
      </w:r>
      <w:r w:rsidR="00616438" w:rsidRPr="00616438">
        <w:rPr>
          <w:lang w:val="en-GB"/>
        </w:rPr>
        <w:lastRenderedPageBreak/>
        <w:t>information to PeptideShaker. This second pass search has the advantage to bring new identifications, however, note that it biases the way we estimate our error rates.</w:t>
      </w:r>
      <w:hyperlink w:anchor="_ENREF_2" w:tooltip="Everett, 2010 #4" w:history="1">
        <w:r w:rsidR="00976FD7"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976FD7" w:rsidRPr="00616438">
          <w:rPr>
            <w:lang w:val="en-GB"/>
          </w:rPr>
          <w:fldChar w:fldCharType="separate"/>
        </w:r>
        <w:r w:rsidR="00616438" w:rsidRPr="00616438">
          <w:rPr>
            <w:noProof/>
            <w:vertAlign w:val="superscript"/>
            <w:lang w:val="en-GB"/>
          </w:rPr>
          <w:t>14</w:t>
        </w:r>
        <w:r w:rsidR="00976FD7"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commentRangeStart w:id="2"/>
      <w:r w:rsidR="009B10E1" w:rsidRPr="009B10E1">
        <w:rPr>
          <w:lang w:val="en-GB"/>
        </w:rPr>
        <w:t>Peptides at lines 20, 23, 24, 25, 35 and 36 were carrying a pyro-cmc modification.</w:t>
      </w:r>
      <w:commentRangeEnd w:id="2"/>
      <w:r w:rsidR="009B10E1" w:rsidRPr="009B10E1">
        <w:rPr>
          <w:rStyle w:val="CommentReference"/>
        </w:rPr>
        <w:commentReference w:id="2"/>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PeptideShaker also annotates iF which is a commonly observed </w:t>
      </w:r>
      <w:r w:rsidRPr="00B61D12">
        <w:rPr>
          <w:lang w:val="en-GB"/>
        </w:rPr>
        <w:lastRenderedPageBreak/>
        <w:t>immonium ion for the amino-acid Phenylalanine.</w:t>
      </w:r>
      <w:hyperlink w:anchor="_ENREF_3" w:tooltip="Papayannopoulos, 1995 #3" w:history="1">
        <w:r w:rsidR="00976FD7"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976FD7" w:rsidRPr="00B61D12">
          <w:rPr>
            <w:lang w:val="en-GB"/>
          </w:rPr>
          <w:fldChar w:fldCharType="separate"/>
        </w:r>
        <w:r w:rsidR="00E26906" w:rsidRPr="00E26906">
          <w:rPr>
            <w:noProof/>
            <w:vertAlign w:val="superscript"/>
            <w:lang w:val="en-GB"/>
          </w:rPr>
          <w:t>15</w:t>
        </w:r>
        <w:r w:rsidR="00976FD7"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he ambiguous residues are amino-acids and sets of amino-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976FD7"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976FD7" w:rsidRPr="00E26906">
          <w:rPr>
            <w:lang w:val="en-GB"/>
          </w:rPr>
          <w:fldChar w:fldCharType="separate"/>
        </w:r>
        <w:r w:rsidRPr="00E26906">
          <w:rPr>
            <w:noProof/>
            <w:vertAlign w:val="superscript"/>
            <w:lang w:val="en-GB"/>
          </w:rPr>
          <w:t>16</w:t>
        </w:r>
        <w:r w:rsidR="00976FD7"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w:t>
      </w:r>
      <w:proofErr w:type="spellStart"/>
      <w:r w:rsidRPr="007278CB">
        <w:rPr>
          <w:lang w:val="en-GB"/>
        </w:rPr>
        <w:t>trypsin</w:t>
      </w:r>
      <w:proofErr w:type="spellEnd"/>
      <w:r w:rsidRPr="007278CB">
        <w:rPr>
          <w:lang w:val="en-GB"/>
        </w:rPr>
        <w:t xml:space="preserve"> digest, the C-terminus is more likely to carry a charge and hence more likely to be measured. As a result, y ions are typically more intense than b ions. The relative intensity levels are however heavily peptide, sample and experiment depend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The table displays exactly the same intensities as the ones used for de novo.</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lastRenderedPageBreak/>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entations. Also, X!Tandem has an implemented second pass search bringing additional PSMs as illustrated on the Venn diagram. PeptideShaker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976FD7"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976FD7" w:rsidRPr="00536345">
          <w:rPr>
            <w:lang w:val="en-GB"/>
          </w:rPr>
          <w:fldChar w:fldCharType="separate"/>
        </w:r>
        <w:r w:rsidRPr="00536345">
          <w:rPr>
            <w:noProof/>
            <w:vertAlign w:val="superscript"/>
            <w:lang w:val="en-GB"/>
          </w:rPr>
          <w:t>17</w:t>
        </w:r>
        <w:r w:rsidR="00976FD7"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elations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uncertain. </w:t>
      </w:r>
      <w:r w:rsidR="004360D8">
        <w:rPr>
          <w:lang w:val="en-GB"/>
        </w:rPr>
        <w:t xml:space="preserve">The evidence level can be used as a rough guide to pick the most likely protein in a group, e.g., if one protein has evidence at the protein level, while the </w:t>
      </w:r>
      <w:r w:rsidR="004360D8">
        <w:rPr>
          <w:lang w:val="en-GB"/>
        </w:rPr>
        <w:lastRenderedPageBreak/>
        <w:t xml:space="preserve">other is labelled uncertain, it would in most case be safe to assume that the first protein is in the sample. For more details see: </w:t>
      </w:r>
      <w:hyperlink r:id="rId10"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and flag more problematic cases as there actually are.</w:t>
      </w:r>
      <w:r w:rsidR="00F436A6">
        <w:rPr>
          <w:lang w:val="en-GB"/>
        </w:rPr>
        <w:t xml:space="preserve"> </w:t>
      </w:r>
      <w:r w:rsidR="003A472B">
        <w:rPr>
          <w:lang w:val="en-GB"/>
        </w:rPr>
        <w:t xml:space="preserve">In many cases all the proteins in a group are related </w:t>
      </w:r>
      <w:proofErr w:type="spellStart"/>
      <w:r w:rsidR="003A472B">
        <w:rPr>
          <w:lang w:val="en-GB"/>
        </w:rPr>
        <w:t>isoforms</w:t>
      </w:r>
      <w:proofErr w:type="spellEnd"/>
      <w:r w:rsidR="003A472B">
        <w:rPr>
          <w:lang w:val="en-GB"/>
        </w:rPr>
        <w:t>, and it is then up to the properties of the experiment to decide if distinguishing between thes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976FD7"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976FD7" w:rsidRPr="00B346A9">
          <w:rPr>
            <w:lang w:val="en-GB"/>
          </w:rPr>
          <w:fldChar w:fldCharType="separate"/>
        </w:r>
        <w:r w:rsidR="00D7698B" w:rsidRPr="00D7698B">
          <w:rPr>
            <w:noProof/>
            <w:vertAlign w:val="superscript"/>
            <w:lang w:val="en-GB"/>
          </w:rPr>
          <w:t>18</w:t>
        </w:r>
        <w:r w:rsidR="00976FD7" w:rsidRPr="00B346A9">
          <w:rPr>
            <w:lang w:val="en-GB"/>
          </w:rPr>
          <w:fldChar w:fldCharType="end"/>
        </w:r>
      </w:hyperlink>
      <w:r w:rsidRPr="00B346A9">
        <w:rPr>
          <w:lang w:val="en-GB"/>
        </w:rPr>
        <w:t xml:space="preserve"> or to decipher the problem using targeted proteomics.</w:t>
      </w:r>
      <w:hyperlink w:anchor="_ENREF_9" w:tooltip="Picotti, 2012 #4" w:history="1">
        <w:r w:rsidR="00976FD7"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976FD7" w:rsidRPr="00B346A9">
          <w:rPr>
            <w:lang w:val="en-GB"/>
          </w:rPr>
          <w:fldChar w:fldCharType="separate"/>
        </w:r>
        <w:r w:rsidR="00D7698B" w:rsidRPr="00D7698B">
          <w:rPr>
            <w:noProof/>
            <w:vertAlign w:val="superscript"/>
            <w:lang w:val="en-GB"/>
          </w:rPr>
          <w:t>19</w:t>
        </w:r>
        <w:r w:rsidR="00976FD7"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lastRenderedPageBreak/>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976FD7"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976FD7" w:rsidRPr="00602787">
          <w:rPr>
            <w:lang w:val="en-GB"/>
          </w:rPr>
          <w:fldChar w:fldCharType="separate"/>
        </w:r>
        <w:r w:rsidR="002B0488" w:rsidRPr="002B0488">
          <w:rPr>
            <w:noProof/>
            <w:vertAlign w:val="superscript"/>
            <w:lang w:val="en-GB"/>
          </w:rPr>
          <w:t>20</w:t>
        </w:r>
        <w:r w:rsidR="00976FD7" w:rsidRPr="00602787">
          <w:rPr>
            <w:lang w:val="en-GB"/>
          </w:rPr>
          <w:fldChar w:fldCharType="end"/>
        </w:r>
      </w:hyperlink>
      <w:r w:rsidRPr="00602787">
        <w:rPr>
          <w:lang w:val="en-GB"/>
        </w:rPr>
        <w:t xml:space="preserve"> Both reverse and random decoy sequences were shown to perform equally well.</w:t>
      </w:r>
      <w:r w:rsidR="00976FD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976FD7"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976FD7" w:rsidRPr="00602787">
        <w:rPr>
          <w:lang w:val="en-GB"/>
        </w:rPr>
      </w:r>
      <w:r w:rsidR="00976FD7" w:rsidRPr="00602787">
        <w:rPr>
          <w:lang w:val="en-GB"/>
        </w:rPr>
        <w:fldChar w:fldCharType="end"/>
      </w:r>
      <w:r w:rsidR="00976FD7" w:rsidRPr="00602787">
        <w:rPr>
          <w:lang w:val="en-GB"/>
        </w:rPr>
      </w:r>
      <w:r w:rsidR="00976FD7" w:rsidRPr="00602787">
        <w:rPr>
          <w:lang w:val="en-GB"/>
        </w:rPr>
        <w:fldChar w:fldCharType="separate"/>
      </w:r>
      <w:r w:rsidR="002B0488" w:rsidRPr="002B0488">
        <w:rPr>
          <w:noProof/>
          <w:vertAlign w:val="superscript"/>
          <w:lang w:val="en-GB"/>
        </w:rPr>
        <w:t>16, 21</w:t>
      </w:r>
      <w:r w:rsidR="00976FD7"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s: 1% of 1214.</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tideShaker hence stopped at 0.75% this is called a q-value.</w:t>
      </w:r>
      <w:hyperlink w:anchor="_ENREF_6" w:tooltip="Kall, 2009 #4" w:history="1">
        <w:r w:rsidR="00976FD7"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76FD7" w:rsidRPr="007203A9">
          <w:rPr>
            <w:lang w:val="en-GB"/>
          </w:rPr>
          <w:fldChar w:fldCharType="separate"/>
        </w:r>
        <w:r w:rsidR="007203A9" w:rsidRPr="007203A9">
          <w:rPr>
            <w:noProof/>
            <w:vertAlign w:val="superscript"/>
            <w:lang w:val="en-GB"/>
          </w:rPr>
          <w:t>22</w:t>
        </w:r>
        <w:r w:rsidR="00976FD7" w:rsidRPr="007203A9">
          <w:rPr>
            <w:lang w:val="en-GB"/>
          </w:rPr>
          <w:fldChar w:fldCharType="end"/>
        </w:r>
      </w:hyperlink>
    </w:p>
    <w:p w:rsidR="007203A9" w:rsidRDefault="007203A9" w:rsidP="007203A9">
      <w:pPr>
        <w:jc w:val="both"/>
      </w:pPr>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In fact, PeptideShaker tells you that it estimates its resolution to 0.59 percentage points (pp). One can hence expect our confidence estimation to be 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976FD7"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976FD7" w:rsidRPr="00AB5ABB">
          <w:rPr>
            <w:lang w:val="en-GB"/>
          </w:rPr>
          <w:fldChar w:fldCharType="separate"/>
        </w:r>
        <w:r w:rsidR="001F4E39" w:rsidRPr="001F4E39">
          <w:rPr>
            <w:noProof/>
            <w:vertAlign w:val="superscript"/>
            <w:lang w:val="en-GB"/>
          </w:rPr>
          <w:t>22</w:t>
        </w:r>
        <w:r w:rsidR="00976FD7" w:rsidRPr="00AB5ABB">
          <w:rPr>
            <w:lang w:val="en-GB"/>
          </w:rPr>
          <w:fldChar w:fldCharType="end"/>
        </w:r>
      </w:hyperlink>
    </w:p>
    <w:p w:rsidR="001F4E39"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 value is 11.48%, corresponding to an estimated FNR of 1.12%. We have hence included 150 false positives to rescue 38 true positives. 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If the three spiked in proteins are not added to the default human database they will not be in the list i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w:t>
      </w:r>
      <w:r w:rsidR="00F74892">
        <w:rPr>
          <w:lang w:val="en-GB"/>
        </w:rPr>
        <w:lastRenderedPageBreak/>
        <w:t xml:space="preserve">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commentRangeStart w:id="3"/>
      <w:r w:rsidR="00D97F4E" w:rsidRPr="00050519">
        <w:rPr>
          <w:lang w:val="en-GB"/>
        </w:rPr>
        <w:t>(</w:t>
      </w:r>
      <w:r w:rsidR="00D97F4E">
        <w:rPr>
          <w:lang w:val="en-GB"/>
        </w:rPr>
        <w:t>answer pending...</w:t>
      </w:r>
      <w:r w:rsidR="00D97F4E" w:rsidRPr="00050519">
        <w:rPr>
          <w:lang w:val="en-GB"/>
        </w:rPr>
        <w:t>)</w:t>
      </w:r>
      <w:commentRangeEnd w:id="3"/>
      <w:r w:rsidR="00D97F4E">
        <w:rPr>
          <w:rStyle w:val="CommentReference"/>
        </w:rPr>
        <w:commentReference w:id="3"/>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commentRangeStart w:id="4"/>
      <w:r w:rsidR="00D97F4E" w:rsidRPr="00050519">
        <w:rPr>
          <w:lang w:val="en-GB"/>
        </w:rPr>
        <w:t>(</w:t>
      </w:r>
      <w:r w:rsidR="00D97F4E">
        <w:rPr>
          <w:lang w:val="en-GB"/>
        </w:rPr>
        <w:t>answer pending...</w:t>
      </w:r>
      <w:r w:rsidR="00D97F4E" w:rsidRPr="00050519">
        <w:rPr>
          <w:lang w:val="en-GB"/>
        </w:rPr>
        <w:t>)</w:t>
      </w:r>
      <w:commentRangeEnd w:id="4"/>
      <w:r w:rsidR="00D97F4E">
        <w:rPr>
          <w:rStyle w:val="CommentReference"/>
        </w:rPr>
        <w:commentReference w:id="4"/>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 xml:space="preserve">Potassium-activated </w:t>
      </w:r>
      <w:proofErr w:type="spellStart"/>
      <w:r w:rsidR="009E45D8" w:rsidRPr="009E45D8">
        <w:rPr>
          <w:lang w:val="en-GB"/>
        </w:rPr>
        <w:t>aldehyde</w:t>
      </w:r>
      <w:proofErr w:type="spellEnd"/>
      <w:r w:rsidR="009E45D8" w:rsidRPr="009E45D8">
        <w:rPr>
          <w:lang w:val="en-GB"/>
        </w:rPr>
        <w:t xml:space="preserve"> </w:t>
      </w:r>
      <w:proofErr w:type="spellStart"/>
      <w:r w:rsidR="009E45D8" w:rsidRPr="009E45D8">
        <w:rPr>
          <w:lang w:val="en-GB"/>
        </w:rPr>
        <w:t>dehydrogenase</w:t>
      </w:r>
      <w:proofErr w:type="spellEnd"/>
      <w:r w:rsidR="009E45D8" w:rsidRPr="009E45D8">
        <w:rPr>
          <w:lang w:val="en-GB"/>
        </w:rPr>
        <w:t>,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lastRenderedPageBreak/>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hether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commentRangeStart w:id="5"/>
      <w:r w:rsidR="00736169" w:rsidRPr="00050519">
        <w:rPr>
          <w:lang w:val="en-GB"/>
        </w:rPr>
        <w:t>(</w:t>
      </w:r>
      <w:r w:rsidR="00736169">
        <w:rPr>
          <w:lang w:val="en-GB"/>
        </w:rPr>
        <w:t>answer pending...</w:t>
      </w:r>
      <w:r w:rsidR="00736169" w:rsidRPr="00050519">
        <w:rPr>
          <w:lang w:val="en-GB"/>
        </w:rPr>
        <w:t>)</w:t>
      </w:r>
      <w:commentRangeEnd w:id="5"/>
      <w:r w:rsidR="00736169">
        <w:rPr>
          <w:rStyle w:val="CommentReference"/>
        </w:rPr>
        <w:commentReference w:id="5"/>
      </w:r>
    </w:p>
    <w:p w:rsidR="009F44F5" w:rsidRDefault="009F44F5" w:rsidP="009F44F5">
      <w:pPr>
        <w:jc w:val="both"/>
        <w:rPr>
          <w:lang w:val="en-GB"/>
        </w:rPr>
      </w:pPr>
      <w:r>
        <w:rPr>
          <w:b/>
          <w:lang w:val="en-GB"/>
        </w:rPr>
        <w:t>[3.0e</w:t>
      </w:r>
      <w:r w:rsidRPr="00CC4BC4">
        <w:rPr>
          <w:b/>
          <w:lang w:val="en-GB"/>
        </w:rPr>
        <w:t>]</w:t>
      </w:r>
      <w:r>
        <w:rPr>
          <w:b/>
          <w:lang w:val="en-GB"/>
        </w:rPr>
        <w:tab/>
      </w:r>
      <w:commentRangeStart w:id="6"/>
      <w:r w:rsidR="00736169" w:rsidRPr="00050519">
        <w:rPr>
          <w:lang w:val="en-GB"/>
        </w:rPr>
        <w:t>(</w:t>
      </w:r>
      <w:r w:rsidR="00736169">
        <w:rPr>
          <w:lang w:val="en-GB"/>
        </w:rPr>
        <w:t>answer pending...</w:t>
      </w:r>
      <w:r w:rsidR="00736169" w:rsidRPr="00050519">
        <w:rPr>
          <w:lang w:val="en-GB"/>
        </w:rPr>
        <w:t>)</w:t>
      </w:r>
      <w:commentRangeEnd w:id="6"/>
      <w:r w:rsidR="00736169">
        <w:rPr>
          <w:rStyle w:val="CommentReference"/>
        </w:rPr>
        <w:commentReference w:id="6"/>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each others.</w:t>
      </w:r>
      <w:bookmarkStart w:id="7" w:name="_GoBack"/>
      <w:bookmarkEnd w:id="7"/>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lastRenderedPageBreak/>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976FD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976FD7"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976FD7" w:rsidRPr="00B84EC7">
          <w:rPr>
            <w:lang w:val="en-GB"/>
          </w:rPr>
        </w:r>
        <w:r w:rsidR="00976FD7" w:rsidRPr="00B84EC7">
          <w:rPr>
            <w:lang w:val="en-GB"/>
          </w:rPr>
          <w:fldChar w:fldCharType="end"/>
        </w:r>
        <w:r w:rsidR="00976FD7" w:rsidRPr="00B84EC7">
          <w:rPr>
            <w:lang w:val="en-GB"/>
          </w:rPr>
        </w:r>
        <w:r w:rsidR="00976FD7" w:rsidRPr="00B84EC7">
          <w:rPr>
            <w:lang w:val="en-GB"/>
          </w:rPr>
          <w:fldChar w:fldCharType="separate"/>
        </w:r>
        <w:r w:rsidR="001A6BD1" w:rsidRPr="00B84EC7">
          <w:rPr>
            <w:noProof/>
            <w:vertAlign w:val="superscript"/>
            <w:lang w:val="en-GB"/>
          </w:rPr>
          <w:t>23</w:t>
        </w:r>
        <w:r w:rsidR="00976FD7"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proofErr w:type="spellStart"/>
      <w:r w:rsidRPr="00B84EC7">
        <w:rPr>
          <w:lang w:val="en-GB"/>
        </w:rPr>
        <w:t>ppm</w:t>
      </w:r>
      <w:proofErr w:type="spellEnd"/>
      <w:r w:rsidRPr="00B84EC7">
        <w:rPr>
          <w:lang w:val="en-GB"/>
        </w:rPr>
        <w:t>/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976FD7"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976FD7" w:rsidRPr="00B84EC7">
          <w:rPr>
            <w:lang w:val="en-GB"/>
          </w:rPr>
          <w:fldChar w:fldCharType="separate"/>
        </w:r>
        <w:r w:rsidR="001A6BD1" w:rsidRPr="001A6BD1">
          <w:rPr>
            <w:noProof/>
            <w:vertAlign w:val="superscript"/>
            <w:lang w:val="en-GB"/>
          </w:rPr>
          <w:t>24</w:t>
        </w:r>
        <w:r w:rsidR="00976FD7"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976FD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976FD7"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976FD7" w:rsidRPr="00B84EC7">
          <w:rPr>
            <w:lang w:val="en-GB"/>
          </w:rPr>
        </w:r>
        <w:r w:rsidR="00976FD7" w:rsidRPr="00B84EC7">
          <w:rPr>
            <w:lang w:val="en-GB"/>
          </w:rPr>
          <w:fldChar w:fldCharType="end"/>
        </w:r>
        <w:r w:rsidR="00976FD7" w:rsidRPr="00B84EC7">
          <w:rPr>
            <w:lang w:val="en-GB"/>
          </w:rPr>
        </w:r>
        <w:r w:rsidR="00976FD7" w:rsidRPr="00B84EC7">
          <w:rPr>
            <w:lang w:val="en-GB"/>
          </w:rPr>
          <w:fldChar w:fldCharType="separate"/>
        </w:r>
        <w:r w:rsidR="001A6BD1" w:rsidRPr="001A6BD1">
          <w:rPr>
            <w:noProof/>
            <w:vertAlign w:val="superscript"/>
            <w:lang w:val="en-GB"/>
          </w:rPr>
          <w:t>25</w:t>
        </w:r>
        <w:r w:rsidR="00976FD7" w:rsidRPr="00B84EC7">
          <w:rPr>
            <w:lang w:val="en-GB"/>
          </w:rPr>
          <w:fldChar w:fldCharType="end"/>
        </w:r>
      </w:hyperlink>
    </w:p>
    <w:p w:rsidR="00B84EC7" w:rsidRDefault="00B84EC7" w:rsidP="00B84EC7">
      <w:pPr>
        <w:jc w:val="both"/>
        <w:rPr>
          <w:lang w:val="en-GB"/>
        </w:rPr>
      </w:pPr>
      <w:commentRangeStart w:id="8"/>
      <w:r w:rsidRPr="00B84EC7">
        <w:rPr>
          <w:lang w:val="en-GB"/>
        </w:rPr>
        <w:t>In the end, the only thing that did not change is the search engine.</w:t>
      </w:r>
      <w:commentRangeEnd w:id="8"/>
      <w:r w:rsidR="006C62C3">
        <w:rPr>
          <w:rStyle w:val="CommentReference"/>
        </w:rPr>
        <w:commentReference w:id="8"/>
      </w:r>
      <w:r w:rsidRPr="00B84EC7">
        <w:rPr>
          <w:lang w:val="en-GB"/>
        </w:rPr>
        <w:t xml:space="preserve"> It is actually quite an issue of the field, we are looking at high resolution data with tools designed on low resolution. Hence, new algorithms specifically designed for high resolution mass spectrometers are being dev</w:t>
      </w:r>
      <w:r w:rsidR="005F5567">
        <w:rPr>
          <w:lang w:val="en-GB"/>
        </w:rPr>
        <w:t>eloped and will be included in</w:t>
      </w:r>
      <w:r w:rsidRPr="00B84EC7">
        <w:rPr>
          <w:lang w:val="en-GB"/>
        </w:rPr>
        <w:t xml:space="preserve"> the present tutorial as soon as technically possible.</w:t>
      </w:r>
    </w:p>
    <w:p w:rsidR="00AB3D30" w:rsidRPr="008014F4" w:rsidRDefault="00AB3D30" w:rsidP="008014F4">
      <w:pPr>
        <w:spacing w:after="0"/>
        <w:jc w:val="both"/>
        <w:rPr>
          <w:lang w:val="en-GB"/>
        </w:rPr>
      </w:pPr>
      <w:r w:rsidRPr="00D65036">
        <w:rPr>
          <w:b/>
          <w:lang w:val="en-GB"/>
        </w:rPr>
        <w:lastRenderedPageBreak/>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976FD7"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976FD7"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6-08T20:53:00Z" w:initials="HB">
    <w:p w:rsidR="009F44F5" w:rsidRDefault="009F44F5">
      <w:pPr>
        <w:pStyle w:val="CommentText"/>
      </w:pPr>
      <w:r>
        <w:rPr>
          <w:rStyle w:val="CommentReference"/>
        </w:rPr>
        <w:annotationRef/>
      </w:r>
      <w:r>
        <w:t>Add...</w:t>
      </w:r>
    </w:p>
  </w:comment>
  <w:comment w:id="1"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2" w:author="Marc Vaudel" w:date="2013-06-08T01:45:00Z" w:initials="Marc">
    <w:p w:rsidR="009B10E1" w:rsidRDefault="009B10E1" w:rsidP="009B10E1">
      <w:pPr>
        <w:pStyle w:val="CommentText"/>
      </w:pPr>
      <w:r>
        <w:rPr>
          <w:rStyle w:val="CommentReference"/>
        </w:rPr>
        <w:annotationRef/>
      </w:r>
      <w:r>
        <w:t>Not color coded?</w:t>
      </w:r>
    </w:p>
  </w:comment>
  <w:comment w:id="3" w:author="Harald Barsnes" w:date="2013-06-16T16:34:00Z" w:initials="HB">
    <w:p w:rsidR="00D97F4E" w:rsidRDefault="00D97F4E" w:rsidP="00D97F4E">
      <w:pPr>
        <w:pStyle w:val="CommentText"/>
      </w:pPr>
      <w:r>
        <w:rPr>
          <w:rStyle w:val="CommentReference"/>
        </w:rPr>
        <w:annotationRef/>
      </w:r>
      <w:r>
        <w:t>Add...</w:t>
      </w:r>
    </w:p>
  </w:comment>
  <w:comment w:id="4" w:author="Harald Barsnes" w:date="2013-06-16T16:34:00Z" w:initials="HB">
    <w:p w:rsidR="00D97F4E" w:rsidRDefault="00D97F4E" w:rsidP="00D97F4E">
      <w:pPr>
        <w:pStyle w:val="CommentText"/>
      </w:pPr>
      <w:r>
        <w:rPr>
          <w:rStyle w:val="CommentReference"/>
        </w:rPr>
        <w:annotationRef/>
      </w:r>
      <w:r>
        <w:t>Add...</w:t>
      </w:r>
    </w:p>
  </w:comment>
  <w:comment w:id="5" w:author="Harald Barsnes" w:date="2013-06-08T20:53:00Z" w:initials="HB">
    <w:p w:rsidR="00736169" w:rsidRDefault="00736169" w:rsidP="00736169">
      <w:pPr>
        <w:pStyle w:val="CommentText"/>
      </w:pPr>
      <w:r>
        <w:rPr>
          <w:rStyle w:val="CommentReference"/>
        </w:rPr>
        <w:annotationRef/>
      </w:r>
      <w:r>
        <w:t>Add...</w:t>
      </w:r>
    </w:p>
  </w:comment>
  <w:comment w:id="6" w:author="Harald Barsnes" w:date="2013-06-08T20:53:00Z" w:initials="HB">
    <w:p w:rsidR="00736169" w:rsidRDefault="00736169" w:rsidP="00736169">
      <w:pPr>
        <w:pStyle w:val="CommentText"/>
      </w:pPr>
      <w:r>
        <w:rPr>
          <w:rStyle w:val="CommentReference"/>
        </w:rPr>
        <w:annotationRef/>
      </w:r>
      <w:r>
        <w:t>Add...</w:t>
      </w:r>
    </w:p>
  </w:comment>
  <w:comment w:id="8" w:author="Harald Barsnes" w:date="2013-06-16T02:51:00Z" w:initials="HB">
    <w:p w:rsidR="006C62C3" w:rsidRDefault="006C62C3">
      <w:pPr>
        <w:pStyle w:val="CommentText"/>
      </w:pPr>
      <w:r>
        <w:rPr>
          <w:rStyle w:val="CommentReference"/>
        </w:rPr>
        <w:annotationRef/>
      </w:r>
      <w:r>
        <w:t>Sure about this? I'm pretty sure they used Mascot? While I understand the point about high resolution search engines, we could also make a point of the fact that there are now open source option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66319" w:rsidRDefault="00966319" w:rsidP="00C22471">
      <w:pPr>
        <w:spacing w:after="0" w:line="240" w:lineRule="auto"/>
      </w:pPr>
      <w:r>
        <w:separator/>
      </w:r>
    </w:p>
  </w:endnote>
  <w:endnote w:type="continuationSeparator" w:id="0">
    <w:p w:rsidR="00966319" w:rsidRDefault="0096631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976FD7" w:rsidRPr="00EE5E45">
      <w:rPr>
        <w:b/>
      </w:rPr>
      <w:fldChar w:fldCharType="begin"/>
    </w:r>
    <w:r w:rsidRPr="00EE5E45">
      <w:rPr>
        <w:b/>
      </w:rPr>
      <w:instrText xml:space="preserve"> PAGE </w:instrText>
    </w:r>
    <w:r w:rsidR="00976FD7" w:rsidRPr="00EE5E45">
      <w:rPr>
        <w:b/>
      </w:rPr>
      <w:fldChar w:fldCharType="separate"/>
    </w:r>
    <w:r w:rsidR="0047414E">
      <w:rPr>
        <w:b/>
        <w:noProof/>
      </w:rPr>
      <w:t>6</w:t>
    </w:r>
    <w:r w:rsidR="00976FD7" w:rsidRPr="00EE5E45">
      <w:rPr>
        <w:b/>
      </w:rPr>
      <w:fldChar w:fldCharType="end"/>
    </w:r>
    <w:r w:rsidRPr="00EE5E45">
      <w:t xml:space="preserve"> of </w:t>
    </w:r>
    <w:r w:rsidR="00976FD7" w:rsidRPr="00EE5E45">
      <w:rPr>
        <w:b/>
      </w:rPr>
      <w:fldChar w:fldCharType="begin"/>
    </w:r>
    <w:r w:rsidRPr="00EE5E45">
      <w:rPr>
        <w:b/>
      </w:rPr>
      <w:instrText xml:space="preserve"> NUMPAGES  </w:instrText>
    </w:r>
    <w:r w:rsidR="00976FD7" w:rsidRPr="00EE5E45">
      <w:rPr>
        <w:b/>
      </w:rPr>
      <w:fldChar w:fldCharType="separate"/>
    </w:r>
    <w:r w:rsidR="0047414E">
      <w:rPr>
        <w:b/>
        <w:noProof/>
      </w:rPr>
      <w:t>16</w:t>
    </w:r>
    <w:r w:rsidR="00976FD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66319" w:rsidRDefault="00966319" w:rsidP="00C22471">
      <w:pPr>
        <w:spacing w:after="0" w:line="240" w:lineRule="auto"/>
      </w:pPr>
      <w:r>
        <w:separator/>
      </w:r>
    </w:p>
  </w:footnote>
  <w:footnote w:type="continuationSeparator" w:id="0">
    <w:p w:rsidR="00966319" w:rsidRDefault="0096631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3905"/>
    <w:rsid w:val="0008428F"/>
    <w:rsid w:val="00086670"/>
    <w:rsid w:val="000873AD"/>
    <w:rsid w:val="0009251A"/>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40F8"/>
    <w:rsid w:val="000D412D"/>
    <w:rsid w:val="000D43E8"/>
    <w:rsid w:val="000D53ED"/>
    <w:rsid w:val="000D5C3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4136"/>
    <w:rsid w:val="001D6D4F"/>
    <w:rsid w:val="001E29E8"/>
    <w:rsid w:val="001E3926"/>
    <w:rsid w:val="001E5C31"/>
    <w:rsid w:val="001E6F7E"/>
    <w:rsid w:val="001E7CA8"/>
    <w:rsid w:val="001E7CC5"/>
    <w:rsid w:val="001F12E2"/>
    <w:rsid w:val="001F3055"/>
    <w:rsid w:val="001F471E"/>
    <w:rsid w:val="001F4720"/>
    <w:rsid w:val="001F4B79"/>
    <w:rsid w:val="001F4E39"/>
    <w:rsid w:val="001F50D7"/>
    <w:rsid w:val="001F55AF"/>
    <w:rsid w:val="001F5856"/>
    <w:rsid w:val="001F748C"/>
    <w:rsid w:val="001F7829"/>
    <w:rsid w:val="0020340D"/>
    <w:rsid w:val="00203476"/>
    <w:rsid w:val="00210E4B"/>
    <w:rsid w:val="002131A2"/>
    <w:rsid w:val="00213B68"/>
    <w:rsid w:val="00214A86"/>
    <w:rsid w:val="00214FAF"/>
    <w:rsid w:val="00215836"/>
    <w:rsid w:val="002238AE"/>
    <w:rsid w:val="002248E7"/>
    <w:rsid w:val="00226537"/>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2C27"/>
    <w:rsid w:val="00262F21"/>
    <w:rsid w:val="00263108"/>
    <w:rsid w:val="0026490A"/>
    <w:rsid w:val="00265B77"/>
    <w:rsid w:val="0026650E"/>
    <w:rsid w:val="00266C8C"/>
    <w:rsid w:val="00267826"/>
    <w:rsid w:val="002706F2"/>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0488"/>
    <w:rsid w:val="002B151D"/>
    <w:rsid w:val="002B197F"/>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202C1"/>
    <w:rsid w:val="00321B45"/>
    <w:rsid w:val="0032345A"/>
    <w:rsid w:val="0032382A"/>
    <w:rsid w:val="00324AB6"/>
    <w:rsid w:val="00325709"/>
    <w:rsid w:val="00326448"/>
    <w:rsid w:val="0032668A"/>
    <w:rsid w:val="00327066"/>
    <w:rsid w:val="00330BD3"/>
    <w:rsid w:val="003338BF"/>
    <w:rsid w:val="00333CA9"/>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61FE"/>
    <w:rsid w:val="00377AA1"/>
    <w:rsid w:val="00381CDD"/>
    <w:rsid w:val="00382C18"/>
    <w:rsid w:val="00382DE8"/>
    <w:rsid w:val="0038308F"/>
    <w:rsid w:val="003831E3"/>
    <w:rsid w:val="0038363B"/>
    <w:rsid w:val="00385368"/>
    <w:rsid w:val="00387EF2"/>
    <w:rsid w:val="003917DC"/>
    <w:rsid w:val="003918D5"/>
    <w:rsid w:val="003929A6"/>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64E9"/>
    <w:rsid w:val="003B707D"/>
    <w:rsid w:val="003B7B62"/>
    <w:rsid w:val="003C059E"/>
    <w:rsid w:val="003C14D1"/>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EAB"/>
    <w:rsid w:val="00497334"/>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610"/>
    <w:rsid w:val="004D5B33"/>
    <w:rsid w:val="004D7346"/>
    <w:rsid w:val="004E1CFA"/>
    <w:rsid w:val="004E1E40"/>
    <w:rsid w:val="004E217B"/>
    <w:rsid w:val="004E3E45"/>
    <w:rsid w:val="004E4248"/>
    <w:rsid w:val="004E46A3"/>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53D6"/>
    <w:rsid w:val="005269FE"/>
    <w:rsid w:val="0052718B"/>
    <w:rsid w:val="0052726A"/>
    <w:rsid w:val="005325C7"/>
    <w:rsid w:val="005359DC"/>
    <w:rsid w:val="00536345"/>
    <w:rsid w:val="005364C3"/>
    <w:rsid w:val="00537A6E"/>
    <w:rsid w:val="005408E9"/>
    <w:rsid w:val="00540FA0"/>
    <w:rsid w:val="00541B3D"/>
    <w:rsid w:val="0054214A"/>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3B0C"/>
    <w:rsid w:val="005E3C2E"/>
    <w:rsid w:val="005E66E2"/>
    <w:rsid w:val="005F0D47"/>
    <w:rsid w:val="005F1639"/>
    <w:rsid w:val="005F3378"/>
    <w:rsid w:val="005F3939"/>
    <w:rsid w:val="005F5567"/>
    <w:rsid w:val="00600F79"/>
    <w:rsid w:val="00601344"/>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31A"/>
    <w:rsid w:val="00616438"/>
    <w:rsid w:val="0062366B"/>
    <w:rsid w:val="00623BA2"/>
    <w:rsid w:val="00623CC0"/>
    <w:rsid w:val="006256F8"/>
    <w:rsid w:val="00625BD5"/>
    <w:rsid w:val="0062730F"/>
    <w:rsid w:val="00627B68"/>
    <w:rsid w:val="00630106"/>
    <w:rsid w:val="00630382"/>
    <w:rsid w:val="0063052B"/>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C2F"/>
    <w:rsid w:val="006C5D4B"/>
    <w:rsid w:val="006C62C3"/>
    <w:rsid w:val="006C6DD7"/>
    <w:rsid w:val="006C7861"/>
    <w:rsid w:val="006D1F95"/>
    <w:rsid w:val="006D3106"/>
    <w:rsid w:val="006D3240"/>
    <w:rsid w:val="006D3C7F"/>
    <w:rsid w:val="006D6EB2"/>
    <w:rsid w:val="006D7C9B"/>
    <w:rsid w:val="006E037E"/>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51E1"/>
    <w:rsid w:val="00725776"/>
    <w:rsid w:val="007278CB"/>
    <w:rsid w:val="00727F12"/>
    <w:rsid w:val="0073043D"/>
    <w:rsid w:val="007329B7"/>
    <w:rsid w:val="0073393F"/>
    <w:rsid w:val="00733ABC"/>
    <w:rsid w:val="00733E66"/>
    <w:rsid w:val="007341C3"/>
    <w:rsid w:val="007358FF"/>
    <w:rsid w:val="00736169"/>
    <w:rsid w:val="00737D5F"/>
    <w:rsid w:val="007418D0"/>
    <w:rsid w:val="00741B3C"/>
    <w:rsid w:val="00742D9E"/>
    <w:rsid w:val="007432DA"/>
    <w:rsid w:val="00743859"/>
    <w:rsid w:val="00744A78"/>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D7EFF"/>
    <w:rsid w:val="007E42FB"/>
    <w:rsid w:val="007E4A7A"/>
    <w:rsid w:val="007E6796"/>
    <w:rsid w:val="007F0137"/>
    <w:rsid w:val="007F3655"/>
    <w:rsid w:val="008014F4"/>
    <w:rsid w:val="00801DF4"/>
    <w:rsid w:val="00803C79"/>
    <w:rsid w:val="00804108"/>
    <w:rsid w:val="0081036F"/>
    <w:rsid w:val="00810F2E"/>
    <w:rsid w:val="00812A0D"/>
    <w:rsid w:val="00812D16"/>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F2D"/>
    <w:rsid w:val="009123F0"/>
    <w:rsid w:val="00912909"/>
    <w:rsid w:val="00913677"/>
    <w:rsid w:val="0091451B"/>
    <w:rsid w:val="00914736"/>
    <w:rsid w:val="00915522"/>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215E"/>
    <w:rsid w:val="00942498"/>
    <w:rsid w:val="0094347A"/>
    <w:rsid w:val="00944811"/>
    <w:rsid w:val="009475E5"/>
    <w:rsid w:val="00947833"/>
    <w:rsid w:val="00951BDB"/>
    <w:rsid w:val="0095366C"/>
    <w:rsid w:val="00955174"/>
    <w:rsid w:val="00956940"/>
    <w:rsid w:val="009572E4"/>
    <w:rsid w:val="00957699"/>
    <w:rsid w:val="00960935"/>
    <w:rsid w:val="00966319"/>
    <w:rsid w:val="00967AE0"/>
    <w:rsid w:val="00970008"/>
    <w:rsid w:val="009701CA"/>
    <w:rsid w:val="009709CE"/>
    <w:rsid w:val="0097137E"/>
    <w:rsid w:val="009734BE"/>
    <w:rsid w:val="00973F8C"/>
    <w:rsid w:val="009760F9"/>
    <w:rsid w:val="0097652A"/>
    <w:rsid w:val="00976FD7"/>
    <w:rsid w:val="009773FA"/>
    <w:rsid w:val="009809D1"/>
    <w:rsid w:val="0098139D"/>
    <w:rsid w:val="00987BC2"/>
    <w:rsid w:val="00990155"/>
    <w:rsid w:val="00991403"/>
    <w:rsid w:val="00992933"/>
    <w:rsid w:val="00992D8A"/>
    <w:rsid w:val="00993AFC"/>
    <w:rsid w:val="00995E1D"/>
    <w:rsid w:val="009965A6"/>
    <w:rsid w:val="00997B73"/>
    <w:rsid w:val="009A2475"/>
    <w:rsid w:val="009A4D16"/>
    <w:rsid w:val="009A60E0"/>
    <w:rsid w:val="009A6DB9"/>
    <w:rsid w:val="009B10E1"/>
    <w:rsid w:val="009B3280"/>
    <w:rsid w:val="009B3629"/>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45D8"/>
    <w:rsid w:val="009E604A"/>
    <w:rsid w:val="009E6A88"/>
    <w:rsid w:val="009F056D"/>
    <w:rsid w:val="009F2674"/>
    <w:rsid w:val="009F2AEF"/>
    <w:rsid w:val="009F3412"/>
    <w:rsid w:val="009F44F5"/>
    <w:rsid w:val="009F5849"/>
    <w:rsid w:val="009F690F"/>
    <w:rsid w:val="009F70B5"/>
    <w:rsid w:val="00A12497"/>
    <w:rsid w:val="00A12B5E"/>
    <w:rsid w:val="00A12C27"/>
    <w:rsid w:val="00A13D75"/>
    <w:rsid w:val="00A14C20"/>
    <w:rsid w:val="00A1699F"/>
    <w:rsid w:val="00A22AD0"/>
    <w:rsid w:val="00A243F8"/>
    <w:rsid w:val="00A24E61"/>
    <w:rsid w:val="00A24FE4"/>
    <w:rsid w:val="00A277C5"/>
    <w:rsid w:val="00A30CFC"/>
    <w:rsid w:val="00A311E6"/>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44EF"/>
    <w:rsid w:val="00A748EF"/>
    <w:rsid w:val="00A7536B"/>
    <w:rsid w:val="00A753D8"/>
    <w:rsid w:val="00A75715"/>
    <w:rsid w:val="00A76181"/>
    <w:rsid w:val="00A76EEA"/>
    <w:rsid w:val="00A77304"/>
    <w:rsid w:val="00A847F5"/>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E6E"/>
    <w:rsid w:val="00AE3DA4"/>
    <w:rsid w:val="00AE3F6F"/>
    <w:rsid w:val="00AE40FE"/>
    <w:rsid w:val="00AE4C27"/>
    <w:rsid w:val="00AE539B"/>
    <w:rsid w:val="00AE7CC9"/>
    <w:rsid w:val="00AF01CC"/>
    <w:rsid w:val="00AF0BB0"/>
    <w:rsid w:val="00AF0CBF"/>
    <w:rsid w:val="00AF2B90"/>
    <w:rsid w:val="00AF60A7"/>
    <w:rsid w:val="00AF6280"/>
    <w:rsid w:val="00B0014E"/>
    <w:rsid w:val="00B00F16"/>
    <w:rsid w:val="00B05F22"/>
    <w:rsid w:val="00B0733C"/>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C67"/>
    <w:rsid w:val="00B27CCD"/>
    <w:rsid w:val="00B3341A"/>
    <w:rsid w:val="00B33495"/>
    <w:rsid w:val="00B34306"/>
    <w:rsid w:val="00B346A9"/>
    <w:rsid w:val="00B37A78"/>
    <w:rsid w:val="00B404C4"/>
    <w:rsid w:val="00B43C36"/>
    <w:rsid w:val="00B477F5"/>
    <w:rsid w:val="00B502A0"/>
    <w:rsid w:val="00B5314C"/>
    <w:rsid w:val="00B53C19"/>
    <w:rsid w:val="00B54C1F"/>
    <w:rsid w:val="00B55C22"/>
    <w:rsid w:val="00B56788"/>
    <w:rsid w:val="00B61D12"/>
    <w:rsid w:val="00B624CC"/>
    <w:rsid w:val="00B66250"/>
    <w:rsid w:val="00B6797C"/>
    <w:rsid w:val="00B7070F"/>
    <w:rsid w:val="00B70E3C"/>
    <w:rsid w:val="00B715F8"/>
    <w:rsid w:val="00B71799"/>
    <w:rsid w:val="00B728CC"/>
    <w:rsid w:val="00B72A57"/>
    <w:rsid w:val="00B72AC2"/>
    <w:rsid w:val="00B72BD4"/>
    <w:rsid w:val="00B73BC1"/>
    <w:rsid w:val="00B7565A"/>
    <w:rsid w:val="00B759F4"/>
    <w:rsid w:val="00B81021"/>
    <w:rsid w:val="00B84CC0"/>
    <w:rsid w:val="00B84EC7"/>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37B4"/>
    <w:rsid w:val="00BA572D"/>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D01502"/>
    <w:rsid w:val="00D01FF8"/>
    <w:rsid w:val="00D02640"/>
    <w:rsid w:val="00D03A22"/>
    <w:rsid w:val="00D04CA4"/>
    <w:rsid w:val="00D04F0B"/>
    <w:rsid w:val="00D061DA"/>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E12"/>
    <w:rsid w:val="00D37F60"/>
    <w:rsid w:val="00D4232B"/>
    <w:rsid w:val="00D4325C"/>
    <w:rsid w:val="00D44EC0"/>
    <w:rsid w:val="00D46359"/>
    <w:rsid w:val="00D46623"/>
    <w:rsid w:val="00D479F8"/>
    <w:rsid w:val="00D53B90"/>
    <w:rsid w:val="00D5415D"/>
    <w:rsid w:val="00D553A8"/>
    <w:rsid w:val="00D561D8"/>
    <w:rsid w:val="00D61363"/>
    <w:rsid w:val="00D61415"/>
    <w:rsid w:val="00D65036"/>
    <w:rsid w:val="00D667D4"/>
    <w:rsid w:val="00D702EF"/>
    <w:rsid w:val="00D714E1"/>
    <w:rsid w:val="00D74A3B"/>
    <w:rsid w:val="00D75F07"/>
    <w:rsid w:val="00D7698B"/>
    <w:rsid w:val="00D8689A"/>
    <w:rsid w:val="00D90376"/>
    <w:rsid w:val="00D90ECB"/>
    <w:rsid w:val="00D97CFA"/>
    <w:rsid w:val="00D97F4E"/>
    <w:rsid w:val="00DA05A5"/>
    <w:rsid w:val="00DA30E1"/>
    <w:rsid w:val="00DA4174"/>
    <w:rsid w:val="00DA7A45"/>
    <w:rsid w:val="00DB1933"/>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7526"/>
    <w:rsid w:val="00DE02CF"/>
    <w:rsid w:val="00DE5E4A"/>
    <w:rsid w:val="00DE67F1"/>
    <w:rsid w:val="00DE76BF"/>
    <w:rsid w:val="00DF0D52"/>
    <w:rsid w:val="00DF152F"/>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487E"/>
    <w:rsid w:val="00E854B3"/>
    <w:rsid w:val="00E85513"/>
    <w:rsid w:val="00E85A87"/>
    <w:rsid w:val="00E907D0"/>
    <w:rsid w:val="00E92BBA"/>
    <w:rsid w:val="00E948DD"/>
    <w:rsid w:val="00E97FD5"/>
    <w:rsid w:val="00EA1D1D"/>
    <w:rsid w:val="00EA2288"/>
    <w:rsid w:val="00EA2E26"/>
    <w:rsid w:val="00EA2E89"/>
    <w:rsid w:val="00EA543C"/>
    <w:rsid w:val="00EA768C"/>
    <w:rsid w:val="00EB0863"/>
    <w:rsid w:val="00EB37B4"/>
    <w:rsid w:val="00EB3AA4"/>
    <w:rsid w:val="00EB3B71"/>
    <w:rsid w:val="00EB4072"/>
    <w:rsid w:val="00EB4276"/>
    <w:rsid w:val="00EB4E57"/>
    <w:rsid w:val="00EC03DC"/>
    <w:rsid w:val="00EC0E5B"/>
    <w:rsid w:val="00EC3302"/>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5C11"/>
    <w:rsid w:val="00F30B6A"/>
    <w:rsid w:val="00F31318"/>
    <w:rsid w:val="00F32020"/>
    <w:rsid w:val="00F35190"/>
    <w:rsid w:val="00F36076"/>
    <w:rsid w:val="00F36BDD"/>
    <w:rsid w:val="00F3751B"/>
    <w:rsid w:val="00F436A6"/>
    <w:rsid w:val="00F43A0F"/>
    <w:rsid w:val="00F443EB"/>
    <w:rsid w:val="00F46E53"/>
    <w:rsid w:val="00F473A3"/>
    <w:rsid w:val="00F50EAE"/>
    <w:rsid w:val="00F526C4"/>
    <w:rsid w:val="00F54CB6"/>
    <w:rsid w:val="00F558D4"/>
    <w:rsid w:val="00F560D4"/>
    <w:rsid w:val="00F56C6C"/>
    <w:rsid w:val="00F57F7B"/>
    <w:rsid w:val="00F604A8"/>
    <w:rsid w:val="00F60DA5"/>
    <w:rsid w:val="00F61917"/>
    <w:rsid w:val="00F62DBD"/>
    <w:rsid w:val="00F65128"/>
    <w:rsid w:val="00F65F36"/>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7D6D"/>
    <w:rsid w:val="00FD48EE"/>
    <w:rsid w:val="00FD79AC"/>
    <w:rsid w:val="00FE0EDC"/>
    <w:rsid w:val="00FE1C0E"/>
    <w:rsid w:val="00FE2EA5"/>
    <w:rsid w:val="00FE55BC"/>
    <w:rsid w:val="00FE6893"/>
    <w:rsid w:val="00FE73F8"/>
    <w:rsid w:val="00FE75D7"/>
    <w:rsid w:val="00FF24C4"/>
    <w:rsid w:val="00FF27F2"/>
    <w:rsid w:val="00FF357D"/>
    <w:rsid w:val="00FF3723"/>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56BD67-27CB-4CBF-970F-93D0100A9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6</Pages>
  <Words>10994</Words>
  <Characters>58270</Characters>
  <Application>Microsoft Office Word</Application>
  <DocSecurity>0</DocSecurity>
  <Lines>485</Lines>
  <Paragraphs>1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912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56</cp:revision>
  <cp:lastPrinted>2012-09-14T15:10:00Z</cp:lastPrinted>
  <dcterms:created xsi:type="dcterms:W3CDTF">2011-09-01T10:00:00Z</dcterms:created>
  <dcterms:modified xsi:type="dcterms:W3CDTF">2013-06-18T00:03:00Z</dcterms:modified>
</cp:coreProperties>
</file>